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2951F3" w14:textId="7433536C" w:rsidR="00EC0DAE" w:rsidRPr="009303C7" w:rsidRDefault="00EC0DAE" w:rsidP="007552E1">
      <w:pPr>
        <w:spacing w:line="276" w:lineRule="auto"/>
        <w:jc w:val="center"/>
      </w:pPr>
      <w:r w:rsidRPr="007C2A70">
        <w:rPr>
          <w:b/>
          <w:sz w:val="44"/>
          <w:szCs w:val="44"/>
        </w:rPr>
        <w:t xml:space="preserve">Temperature affects </w:t>
      </w:r>
      <w:r w:rsidR="00153590">
        <w:rPr>
          <w:b/>
          <w:sz w:val="44"/>
          <w:szCs w:val="44"/>
        </w:rPr>
        <w:t xml:space="preserve">mammalian </w:t>
      </w:r>
      <w:r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dikdiks</w:t>
      </w:r>
      <w:r w:rsidR="002642BE" w:rsidRPr="007C2A70">
        <w:t xml:space="preserve"> (</w:t>
      </w:r>
      <w:r w:rsidR="002642BE" w:rsidRPr="007C2A70">
        <w:rPr>
          <w:i/>
          <w:iCs/>
        </w:rPr>
        <w:t xml:space="preserve">Madoqua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3A17C73C"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11613627" w:rsidR="00741D5D" w:rsidRDefault="005A165C" w:rsidP="007C2A70">
      <w:r>
        <w:t>Climate is particularly critical for endothermic species, which rely on environmental temperatures to regulate their body temperature, meaning that high environmental 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 xml:space="preserve">For example, rising ambient temperatures may 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 </w:instrText>
      </w:r>
      <w:r w:rsidR="00EC0DAE"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7629E76"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heat generated by pursuing or avoiding predation </w:t>
      </w:r>
      <w:r w:rsidR="00EC0DAE" w:rsidRPr="007C2A70">
        <w:lastRenderedPageBreak/>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favour (1) endothermic prey that are smaller than their endothermic predators; </w:t>
      </w:r>
      <w:r w:rsidR="00C92968">
        <w:t>or</w:t>
      </w:r>
      <w:r w:rsidR="00EC0DAE" w:rsidRPr="007C2A70">
        <w:t xml:space="preserve"> (2) endothermic predators that are smaller than 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2E117563"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r w:rsidR="00852139">
        <w:t>dikdik</w:t>
      </w:r>
      <w:r w:rsidR="00852139" w:rsidRPr="007C2A70">
        <w:t xml:space="preserve"> (</w:t>
      </w:r>
      <w:r w:rsidR="00852139" w:rsidRPr="007C2A70">
        <w:rPr>
          <w:i/>
          <w:iCs/>
        </w:rPr>
        <w:t xml:space="preserve">Madoqua </w:t>
      </w:r>
      <w:proofErr w:type="spellStart"/>
      <w:r w:rsidR="00852139" w:rsidRPr="007C2A70">
        <w:rPr>
          <w:i/>
          <w:iCs/>
        </w:rPr>
        <w:t>guentheri</w:t>
      </w:r>
      <w:proofErr w:type="spellEnd"/>
      <w:r w:rsidR="00852139" w:rsidRPr="007C2A70">
        <w:t>)</w:t>
      </w:r>
      <w:r w:rsidR="00852139">
        <w:t>, the larger-bodied</w:t>
      </w:r>
      <w:r w:rsidR="00E70875">
        <w:t>(~40</w:t>
      </w:r>
      <w:proofErr w:type="gramStart"/>
      <w:r w:rsidR="00E70875">
        <w:t xml:space="preserve">kg) </w:t>
      </w:r>
      <w:r w:rsidR="00852139">
        <w:t xml:space="preserve"> impala</w:t>
      </w:r>
      <w:proofErr w:type="gramEnd"/>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Dikdik make up a higher proportion of prey consumed by wild dogs than at other sites and are not typically considered to be within the species’ preferred prey range (Clements et al. 2014)</w:t>
      </w:r>
      <w:r w:rsidR="00EC0DAE" w:rsidRPr="007C2A70">
        <w:t xml:space="preserve">. </w:t>
      </w:r>
    </w:p>
    <w:p w14:paraId="3B58B888" w14:textId="773A7647" w:rsidR="004E5CDD" w:rsidRDefault="00EC0DAE" w:rsidP="00541775">
      <w:r w:rsidRPr="007C2A70">
        <w:t xml:space="preserve">We evaluated </w:t>
      </w:r>
      <w:r w:rsidR="00DB636C">
        <w:t xml:space="preserve">two sets of </w:t>
      </w:r>
      <w:r w:rsidRPr="007C2A70">
        <w:t>hypotheses about the impacts of ambient temperature on predation by wild dogs</w:t>
      </w:r>
      <w:r w:rsidR="00846EE8">
        <w:t xml:space="preserve"> on impala and </w:t>
      </w:r>
      <w:r w:rsidR="0001182F">
        <w:t>dikdik</w:t>
      </w:r>
      <w:r w:rsidRPr="007C2A70">
        <w:t xml:space="preserve">, </w:t>
      </w:r>
      <w:r w:rsidR="004E5CDD">
        <w:t>one based</w:t>
      </w:r>
      <w:r w:rsidRPr="007C2A70">
        <w:t xml:space="preserve"> on predicted behavioural changes by predator</w:t>
      </w:r>
      <w:r w:rsidR="004E5CDD">
        <w:t>s</w:t>
      </w:r>
      <w:r w:rsidRPr="007C2A70">
        <w:t xml:space="preserve"> and </w:t>
      </w:r>
      <w:r w:rsidR="004E5CDD">
        <w:t xml:space="preserve">one based on </w:t>
      </w:r>
      <w:r w:rsidR="004E5CDD" w:rsidRPr="007C2A70">
        <w:t xml:space="preserve">predicted behavioural changes by </w:t>
      </w:r>
      <w:r w:rsidRPr="007C2A70">
        <w:t>prey (Table 1</w:t>
      </w:r>
      <w:r w:rsidR="00DB636C">
        <w:t xml:space="preserve"> and 2</w:t>
      </w:r>
      <w:r w:rsidRPr="007C2A70">
        <w:t xml:space="preserve">). </w:t>
      </w:r>
      <w:r w:rsidR="004E5CDD">
        <w:t xml:space="preserve">First, </w:t>
      </w:r>
      <w:r w:rsidR="004E5CDD" w:rsidRPr="007C2A70">
        <w:t xml:space="preserve">we explored the potential consequences for a scenario in which </w:t>
      </w:r>
      <w:r w:rsidR="004E5CDD">
        <w:t>predators</w:t>
      </w:r>
      <w:r w:rsidR="004E5CDD" w:rsidRPr="007C2A70">
        <w:t xml:space="preserve"> reduced their activity during daytime, when ambient temperatures </w:t>
      </w:r>
      <w:r w:rsidR="004E5CDD">
        <w:t xml:space="preserve">are </w:t>
      </w:r>
      <w:r w:rsidR="004E5CDD" w:rsidRPr="007C2A70">
        <w:t xml:space="preserve">highest (Table 1, </w:t>
      </w:r>
      <w:r w:rsidR="004E5CDD">
        <w:t>Hypothesis</w:t>
      </w:r>
      <w:r w:rsidR="004E5CDD" w:rsidRPr="007C2A70">
        <w:t xml:space="preserve"> 1). Previously, we have shown that wild dogs are less active on hot days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w:t>
      </w:r>
      <w:r w:rsidR="004E5CDD" w:rsidRPr="007C2A70">
        <w:lastRenderedPageBreak/>
        <w:t xml:space="preserve">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expected that, if wild dogs had reduced foraging time, they would increase predation on </w:t>
      </w:r>
      <w:r w:rsidR="004E5CDD">
        <w:t>dikdik</w:t>
      </w:r>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foraging time</w:t>
      </w:r>
      <w:r w:rsidR="004E5CDD">
        <w:t xml:space="preserve"> hypothesis</w:t>
      </w:r>
      <w:r w:rsidR="004E5CDD" w:rsidRPr="007C2A70">
        <w:t>’.</w:t>
      </w:r>
    </w:p>
    <w:p w14:paraId="04EF85B6" w14:textId="578EF2ED" w:rsidR="004E5CDD" w:rsidRDefault="004E5CDD" w:rsidP="00541775">
      <w:r>
        <w:t>Secondly</w:t>
      </w:r>
      <w:r w:rsidRPr="007C2A70">
        <w:t xml:space="preserve">, we explored the potential consequences of </w:t>
      </w:r>
      <w:r>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w:t>
      </w:r>
      <w:r>
        <w:t xml:space="preserve"> reduced daytime activity was not, in fact, due to reduced time spent hunting, but instead </w:t>
      </w:r>
      <w:r w:rsidR="00871066">
        <w:t xml:space="preserve">a result of decreased chase time at high temperatures. 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suggests that</w:t>
      </w:r>
      <w:r w:rsidRPr="007C2A70">
        <w:t xml:space="preserve">, during chases, wild dogs would overheat more slowly than larger-bodied prey, leading to shorter </w:t>
      </w:r>
      <w:r>
        <w:t xml:space="preserve">and more </w:t>
      </w:r>
      <w:r w:rsidRPr="007C2A70">
        <w:t>successful chases at high ambient temperatures</w:t>
      </w:r>
      <w:r>
        <w:t>. L</w:t>
      </w:r>
      <w:r w:rsidRPr="007C2A70">
        <w:t xml:space="preserve">arger </w:t>
      </w:r>
      <w:r>
        <w:t xml:space="preserve">prey </w:t>
      </w:r>
      <w:r w:rsidRPr="007C2A70">
        <w:t>species hav</w:t>
      </w:r>
      <w:r>
        <w:t>e</w:t>
      </w:r>
      <w:r w:rsidRPr="007C2A70">
        <w:t xml:space="preserve"> more difficulty dissipating heat due to their lower surface-area-to-volume ratio </w:t>
      </w:r>
      <w:r w:rsidRPr="007C2A70">
        <w:fldChar w:fldCharType="begin" w:fldLock="1"/>
      </w:r>
      <w:r>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t>, potentially making such species more vulnerable to coursing predators</w:t>
      </w:r>
      <w:r w:rsidRPr="007C2A70">
        <w:t xml:space="preserve">. By extension, we predicted that wild dogs would overheat less rapidly than impala but more rapidly than </w:t>
      </w:r>
      <w:r>
        <w:t>dikdik</w:t>
      </w:r>
      <w:r w:rsidRPr="007C2A70">
        <w:t xml:space="preserve">, leading to increased predation on impala relative to </w:t>
      </w:r>
      <w:r>
        <w:t>dikdik</w:t>
      </w:r>
      <w:r w:rsidRPr="007C2A70">
        <w:t xml:space="preserve"> (Table </w:t>
      </w:r>
      <w:r w:rsidR="00871066">
        <w:t>2</w:t>
      </w:r>
      <w:r w:rsidRPr="007C2A70">
        <w:t>). We termed this</w:t>
      </w:r>
      <w:r>
        <w:t>,</w:t>
      </w:r>
      <w:r w:rsidR="00871066">
        <w:t xml:space="preserve"> Hypothesis 2,</w:t>
      </w:r>
      <w:r w:rsidRPr="007C2A70">
        <w:t xml:space="preserve"> the ‘</w:t>
      </w:r>
      <w:r w:rsidR="00DB7DE9">
        <w:t>prey</w:t>
      </w:r>
      <w:r w:rsidRPr="007C2A70">
        <w:t xml:space="preserve"> </w:t>
      </w:r>
      <w:r>
        <w:t>overheating</w:t>
      </w:r>
      <w:r w:rsidRPr="007C2A70">
        <w:t xml:space="preserve"> scenario’.</w:t>
      </w:r>
    </w:p>
    <w:p w14:paraId="2533D620" w14:textId="77777777" w:rsidR="00DB7DE9" w:rsidRDefault="00DB7DE9" w:rsidP="00541775">
      <w:r>
        <w:t xml:space="preserve">Third, we examined </w:t>
      </w:r>
      <w:r w:rsidR="00DB636C">
        <w:t xml:space="preserve">how </w:t>
      </w:r>
      <w:r w:rsidR="00541775">
        <w:t>prey behaviours, coupled with changes in predator behaviours, can increase predation risk on one prey species when compared to another. I</w:t>
      </w:r>
      <w:r w:rsidR="00541775" w:rsidRPr="007C2A70">
        <w:t>mpala</w:t>
      </w:r>
      <w:r w:rsidR="00541775">
        <w:t xml:space="preserve"> have been shown to</w:t>
      </w:r>
      <w:r w:rsidR="00541775" w:rsidRPr="007C2A70">
        <w:t xml:space="preserve"> aggregate at night in small clearings (“glades”), as a form of anti-predator behaviour </w:t>
      </w:r>
      <w:r w:rsidR="00541775" w:rsidRPr="007C2A70">
        <w:fldChar w:fldCharType="begin" w:fldLock="1"/>
      </w:r>
      <w:r w:rsidR="00541775">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00541775" w:rsidRPr="007C2A70">
        <w:fldChar w:fldCharType="separate"/>
      </w:r>
      <w:r w:rsidR="00541775" w:rsidRPr="007C2A70">
        <w:rPr>
          <w:noProof/>
        </w:rPr>
        <w:t>(Augustine 2004; Otieno et al. 2019)</w:t>
      </w:r>
      <w:r w:rsidR="00541775" w:rsidRPr="007C2A70">
        <w:fldChar w:fldCharType="end"/>
      </w:r>
      <w:r w:rsidR="00541775" w:rsidRPr="007C2A70">
        <w:t>, and are therefore predictably located</w:t>
      </w:r>
      <w:r>
        <w:t>. We termed this, Hypothesis 3, the ‘nocturnal prey concentration’ hypothesis.</w:t>
      </w:r>
    </w:p>
    <w:p w14:paraId="26903D71" w14:textId="1827331F" w:rsidR="00541775" w:rsidRPr="007C2A70" w:rsidRDefault="00541775" w:rsidP="00541775">
      <w:r>
        <w:t>We have previously shown that f</w:t>
      </w:r>
      <w:r w:rsidRPr="007C2A70">
        <w:t>ollowing hot days, wild dogs are more active at night, which m</w:t>
      </w:r>
      <w:r>
        <w:t xml:space="preserve">ay </w:t>
      </w:r>
      <w:r w:rsidRPr="007C2A70">
        <w:t xml:space="preserve">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00DB7DE9">
        <w:t>, and we hypothesised that this would be the case with this dataset, terming this, Hypothesis 4a, the increased night-time foraging hypothesis</w:t>
      </w:r>
      <w:r w:rsidRPr="007C2A70">
        <w:t xml:space="preserve">. We </w:t>
      </w:r>
      <w:r w:rsidR="00DB7DE9">
        <w:t>also therefore</w:t>
      </w:r>
      <w:r>
        <w:t xml:space="preserve"> </w:t>
      </w:r>
      <w:r w:rsidRPr="007C2A70">
        <w:t xml:space="preserve">predicted that wild dogs should </w:t>
      </w:r>
      <w:r w:rsidRPr="007C2A70">
        <w:lastRenderedPageBreak/>
        <w:t>select areas in and around glades when hunting on nights following hot days (Table 1</w:t>
      </w:r>
      <w:r w:rsidR="00DB7DE9">
        <w:t>)</w:t>
      </w:r>
      <w:r>
        <w:t xml:space="preserve"> – </w:t>
      </w:r>
      <w:r w:rsidR="00DB7DE9">
        <w:t>terming this, Hypothesis</w:t>
      </w:r>
      <w:r>
        <w:t xml:space="preserve"> </w:t>
      </w:r>
      <w:r w:rsidR="00DB7DE9">
        <w:t>4</w:t>
      </w:r>
      <w:r>
        <w:t>b</w:t>
      </w:r>
      <w:r w:rsidR="00DB7DE9">
        <w:t>, the ‘nocturnal prey targeting hypothesis’</w:t>
      </w:r>
      <w:r w:rsidRPr="007C2A70">
        <w:t xml:space="preserve">. </w:t>
      </w:r>
      <w:r w:rsidR="00CD27D7">
        <w:t xml:space="preserve">We would expect, if </w:t>
      </w:r>
      <w:r w:rsidR="00DB7DE9">
        <w:t>Hypothesis 3, 4a and 4b were the case</w:t>
      </w:r>
      <w:r w:rsidR="00CD27D7">
        <w:t>, that</w:t>
      </w:r>
      <w:r w:rsidR="00CD27D7" w:rsidRPr="007C2A70">
        <w:t xml:space="preserve"> increased nocturnal </w:t>
      </w:r>
      <w:r w:rsidR="00CD27D7">
        <w:t xml:space="preserve">wild dog </w:t>
      </w:r>
      <w:r w:rsidR="00CD27D7" w:rsidRPr="007C2A70">
        <w:t>activity</w:t>
      </w:r>
      <w:r w:rsidR="00CD27D7">
        <w:t xml:space="preserve"> at high ambient temperatures would</w:t>
      </w:r>
      <w:r w:rsidR="00CD27D7" w:rsidRPr="007C2A70">
        <w:t xml:space="preserve"> </w:t>
      </w:r>
      <w:r w:rsidR="00DB7DE9" w:rsidRPr="007C2A70">
        <w:t>influence</w:t>
      </w:r>
      <w:r w:rsidR="00CD27D7" w:rsidRPr="007C2A70">
        <w:t xml:space="preserve"> the outcome of interactions between wild dogs and their prey</w:t>
      </w:r>
      <w:r w:rsidR="00CD27D7">
        <w:t>, increasing predation risk on impala.</w:t>
      </w:r>
    </w:p>
    <w:p w14:paraId="6F458AEB" w14:textId="5EFDBCF0" w:rsidR="00EC0DAE" w:rsidRPr="007C2A70" w:rsidRDefault="00DB7DE9" w:rsidP="00DB7DE9">
      <w:r>
        <w:t>Finally</w:t>
      </w:r>
      <w:r w:rsidR="00EC0DAE" w:rsidRPr="007C2A70">
        <w:t xml:space="preserve">, we quantified whether habitat selection </w:t>
      </w:r>
      <w:r>
        <w:t xml:space="preserve">by both predators and prey </w:t>
      </w:r>
      <w:r w:rsidR="00EC0DAE" w:rsidRPr="007C2A70">
        <w:t>might be affected by ambient temperatures, with consequences for predation. Many large mammals select shade in hot</w:t>
      </w:r>
      <w:r w:rsidR="00A42DBB">
        <w:t>ter</w:t>
      </w:r>
      <w:r w:rsidR="00EC0DAE" w:rsidRPr="007C2A70">
        <w:t xml:space="preserve"> weather </w:t>
      </w:r>
      <w:r w:rsidR="00EC0DAE"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EC0DAE" w:rsidRPr="007C2A70">
        <w:instrText xml:space="preserve"> ADDIN EN.CITE </w:instrText>
      </w:r>
      <w:r w:rsidR="00EC0DAE"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Mole</w:t>
      </w:r>
      <w:r w:rsidR="00EC0DAE" w:rsidRPr="007C2A70">
        <w:rPr>
          <w:i/>
          <w:noProof/>
        </w:rPr>
        <w:t xml:space="preserve"> et al.</w:t>
      </w:r>
      <w:r w:rsidR="00EC0DAE" w:rsidRPr="007C2A70">
        <w:rPr>
          <w:noProof/>
        </w:rPr>
        <w:t xml:space="preserve"> 201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we predicted that wild dogs, impala, and </w:t>
      </w:r>
      <w:r w:rsidR="0001182F">
        <w:t>dikdik</w:t>
      </w:r>
      <w:r w:rsidR="00EC0DAE" w:rsidRPr="007C2A70">
        <w:t xml:space="preserve"> would do the same (Table 1). </w:t>
      </w:r>
      <w:bookmarkStart w:id="0" w:name="_GoBack"/>
      <w:bookmarkEnd w:id="0"/>
      <w:r w:rsidR="00EC0DAE" w:rsidRPr="007C2A70">
        <w:t xml:space="preserve">Further, we predicted that such a change would increase predation by wild dogs on impala, since impala face higher </w:t>
      </w:r>
      <w:r w:rsidR="00EC0DAE" w:rsidRPr="007C2A70">
        <w:rPr>
          <w:i/>
          <w:iCs/>
        </w:rPr>
        <w:t>per capita</w:t>
      </w:r>
      <w:r w:rsidR="00EC0DAE" w:rsidRPr="007C2A70">
        <w:t xml:space="preserve"> predation rates in habitats character</w:t>
      </w:r>
      <w:r w:rsidR="0001182F">
        <w:t>ised</w:t>
      </w:r>
      <w:r w:rsidR="00EC0DAE" w:rsidRPr="007C2A70">
        <w:t xml:space="preserve"> by </w:t>
      </w:r>
      <w:r w:rsidR="00202CD7">
        <w:t xml:space="preserve">higher </w:t>
      </w:r>
      <w:r w:rsidR="00EC0DAE" w:rsidRPr="007C2A70">
        <w:t xml:space="preserve">woody cover </w:t>
      </w:r>
      <w:r w:rsidR="00EC0DAE" w:rsidRPr="007C2A70">
        <w:fldChar w:fldCharType="begin"/>
      </w:r>
      <w:r w:rsidR="00EC0DAE"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rsidRPr="007C2A70">
        <w:fldChar w:fldCharType="separate"/>
      </w:r>
      <w:r w:rsidR="00EC0DAE" w:rsidRPr="007C2A70">
        <w:rPr>
          <w:noProof/>
        </w:rPr>
        <w:t>(and thus shade; Ford</w:t>
      </w:r>
      <w:r w:rsidR="00EC0DAE" w:rsidRPr="007C2A70">
        <w:rPr>
          <w:i/>
          <w:noProof/>
        </w:rPr>
        <w:t xml:space="preserve"> et al.</w:t>
      </w:r>
      <w:r w:rsidR="00EC0DAE" w:rsidRPr="007C2A70">
        <w:rPr>
          <w:noProof/>
        </w:rPr>
        <w:t xml:space="preserve"> 2014)</w:t>
      </w:r>
      <w:r w:rsidR="00EC0DAE" w:rsidRPr="007C2A70">
        <w:fldChar w:fldCharType="end"/>
      </w:r>
      <w:r w:rsidR="00EC0DAE" w:rsidRPr="007C2A70">
        <w:t>. We term this</w:t>
      </w:r>
      <w:r w:rsidR="00444F54">
        <w:t>,</w:t>
      </w:r>
      <w:r w:rsidR="00EC0DAE" w:rsidRPr="007C2A70">
        <w:t xml:space="preserve"> Scenario 3, the ‘shade-seeking scenario’.</w:t>
      </w:r>
    </w:p>
    <w:p w14:paraId="4AE53542" w14:textId="3D7396B4"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w:t>
      </w:r>
      <w:proofErr w:type="gramStart"/>
      <w:r w:rsidRPr="007C2A70">
        <w:t>in an attempt to</w:t>
      </w:r>
      <w:proofErr w:type="gramEnd"/>
      <w:r w:rsidRPr="007C2A70">
        <w:t xml:space="preserve">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w:t>
      </w:r>
      <w:r w:rsidRPr="007C2A70">
        <w:lastRenderedPageBreak/>
        <w:t xml:space="preserve">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C516330"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at 299 individuals per km</w:t>
      </w:r>
      <w:r w:rsidR="00301C1E" w:rsidRPr="00301C1E">
        <w:rPr>
          <w:vertAlign w:val="superscript"/>
        </w:rPr>
        <w:t>2</w:t>
      </w:r>
      <w:r w:rsidR="00301C1E">
        <w:t xml:space="preserve"> and 161 individuals per km</w:t>
      </w:r>
      <w:r w:rsidR="00301C1E" w:rsidRPr="00301C1E">
        <w:rPr>
          <w:vertAlign w:val="superscript"/>
        </w:rPr>
        <w:t>2</w:t>
      </w:r>
      <w:r w:rsidR="00301C1E">
        <w:t xml:space="preserve"> respectively (</w:t>
      </w:r>
      <w:proofErr w:type="spellStart"/>
      <w:r w:rsidR="00301C1E">
        <w:t>Shorrocks</w:t>
      </w:r>
      <w:proofErr w:type="spellEnd"/>
      <w:r w:rsidR="00530C63">
        <w:t xml:space="preserve"> et al 2008)</w:t>
      </w:r>
      <w:r w:rsidRPr="007C2A70">
        <w:t xml:space="preserve">. </w:t>
      </w:r>
      <w:proofErr w:type="spellStart"/>
      <w:r w:rsidRPr="007C2A70">
        <w:t>Mpala</w:t>
      </w:r>
      <w:proofErr w:type="spellEnd"/>
      <w:r w:rsidRPr="007C2A70">
        <w:t xml:space="preserve"> also supports six </w:t>
      </w:r>
      <w:r w:rsidR="0058258A">
        <w:t xml:space="preserve">species of </w:t>
      </w:r>
      <w:r w:rsidRPr="007C2A70">
        <w:t xml:space="preserve">large </w:t>
      </w:r>
      <w:r w:rsidR="005D63BE">
        <w:t>carnivore</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 xml:space="preserve">collar recorded locations at 01:00, 06:30, 07:00, 07:30, 08:00, 13:00, 18:00, 18:30, 19:30, </w:t>
      </w:r>
      <w:proofErr w:type="gramStart"/>
      <w:r w:rsidRPr="00F245E9">
        <w:t>and also</w:t>
      </w:r>
      <w:proofErr w:type="gramEnd"/>
      <w:r w:rsidRPr="00F245E9">
        <w:t xml:space="preserve"> recorded average acceleration in two planes (on a scale of 0 to 255) every five minutes</w:t>
      </w:r>
      <w:r>
        <w:t>, for 218 days on average.</w:t>
      </w:r>
    </w:p>
    <w:p w14:paraId="3E9DA229" w14:textId="08C59D9D" w:rsidR="00EC0DAE" w:rsidRDefault="00EC0DAE" w:rsidP="007C2A70">
      <w:r>
        <w:lastRenderedPageBreak/>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56A03979" w:rsidR="00EC0DAE" w:rsidRDefault="00572195" w:rsidP="007C2A70">
      <w:r>
        <w:t>Daily rainfall and daily maximum 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 Groom &amp; McNutt 2017)</w:t>
      </w:r>
      <w:r w:rsidR="00EC0DAE">
        <w:fldChar w:fldCharType="end"/>
      </w:r>
      <w:r>
        <w:t xml:space="preserve"> as activity levels have been shown to increase during this period (Rabaiotti 2019)</w:t>
      </w:r>
      <w:r w:rsidR="00EC0DAE">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7992061"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 xml:space="preserve">Criteria were derived using visual observations of activity plots and examining the characteristics of activity bouts that occurred in time periods during which it is common to observe the dogs hunting. </w:t>
      </w:r>
      <w:r>
        <w:t xml:space="preserve">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w:t>
      </w:r>
      <w:r>
        <w:lastRenderedPageBreak/>
        <w:t xml:space="preserve">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7B8C893E"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lastRenderedPageBreak/>
        <w:t>Statistical analyses</w:t>
      </w:r>
    </w:p>
    <w:p w14:paraId="6ABDA790" w14:textId="47BEEB87" w:rsidR="00EC0DAE" w:rsidRDefault="00EC0DAE" w:rsidP="007C2A70">
      <w:r>
        <w:t>We used multi-model inference to evaluate associations between each outcome variable and a range of explanatory variables (</w:t>
      </w:r>
      <w:r w:rsidR="00055821">
        <w:t>Table S2</w:t>
      </w:r>
      <w:r>
        <w:t xml:space="preserve">). For each outcome variable, we built a series of statistical models </w:t>
      </w:r>
      <w:r w:rsidR="0001182F">
        <w:t>using</w:t>
      </w:r>
      <w:r>
        <w:t xml:space="preserve"> explanatory variables and </w:t>
      </w:r>
      <w:proofErr w:type="gramStart"/>
      <w:r>
        <w:t>biologically-meaningful</w:t>
      </w:r>
      <w:proofErr w:type="gramEnd"/>
      <w:r>
        <w:t xml:space="preserve">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167C310D"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t>
      </w:r>
      <w:proofErr w:type="gramStart"/>
      <w:r>
        <w:t>whether or not</w:t>
      </w:r>
      <w:proofErr w:type="gramEnd"/>
      <w:r>
        <w:t xml:space="preserve"> a hunt was recorded during each period.</w:t>
      </w:r>
      <w:r w:rsidR="00572195">
        <w:t xml:space="preserve"> </w:t>
      </w:r>
      <w:r w:rsidR="0082342B">
        <w:t xml:space="preserve">Each time period was analysed separately and a number of the covariates were predicted to impact morning, evening and night hunts in different ways, for example temperature is predicted to decrease the duration of daytime hunts and increase the duration of night time hunts, and moonlight is predicted to increase the duration of night time and evening hunts, but have no impact on morning and day time hunts. </w:t>
      </w:r>
      <w:r>
        <w:t xml:space="preserve">Only 10% of hunting </w:t>
      </w:r>
      <w:r w:rsidR="0094417B">
        <w:t xml:space="preserve">bouts </w:t>
      </w:r>
      <w:r>
        <w:t>occurred during midday (accounting for 2% of daily activity), so these were not subjected to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w:t>
      </w:r>
      <w:r>
        <w:lastRenderedPageBreak/>
        <w:t xml:space="preserve">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663FEE20" w:rsidR="00EC0DAE" w:rsidRDefault="00EC0DAE" w:rsidP="007C2A70">
      <w:r>
        <w:t>In the nocturnal prey-switching scenario (Scenario 2), we predicted that impala would use glades more at night and that wild dogs would therefore preferentially target glades at night. To test the first hypothesis, we calculated the proportion of each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using time of day,</w:t>
      </w:r>
      <w:r w:rsidR="0082342B">
        <w:t xml:space="preserve"> maximum daily</w:t>
      </w:r>
      <w:r>
        <w:t xml:space="preserve"> temperature</w:t>
      </w:r>
      <w:r w:rsidR="0082342B">
        <w:t xml:space="preserve"> the previous day</w:t>
      </w:r>
      <w:r>
        <w:t xml:space="preserv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w:t>
      </w:r>
      <w:r>
        <w:lastRenderedPageBreak/>
        <w:t xml:space="preserve">variable. To avoid </w:t>
      </w:r>
      <w:proofErr w:type="spellStart"/>
      <w:r>
        <w:t>pseudoreplication</w:t>
      </w:r>
      <w:proofErr w:type="spellEnd"/>
      <w:r>
        <w:t xml:space="preserve">, we averaged the woody cover values for </w:t>
      </w:r>
      <w:proofErr w:type="gramStart"/>
      <w:r>
        <w:t>each individual</w:t>
      </w:r>
      <w:proofErr w:type="gramEnd"/>
      <w:r>
        <w:t xml:space="preserve">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t>
      </w:r>
      <w:proofErr w:type="gramStart"/>
      <w:r w:rsidR="00EC0DAE">
        <w:t>whether or not</w:t>
      </w:r>
      <w:proofErr w:type="gramEnd"/>
      <w:r w:rsidR="00EC0DAE">
        <w:t xml:space="preserve"> wild dog scats contained impala remains. In this model, candidate explanatory variables were temperature during the previous seven days (to account for delays between a scat being deposited and collected),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278C016" w:rsidR="00EC0DAE" w:rsidRPr="007C2A70"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63A13CB3"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w:t>
      </w:r>
      <w:r w:rsidRPr="007C2A70">
        <w:lastRenderedPageBreak/>
        <w:t xml:space="preserve">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1614027D" w:rsidR="00EC0DAE" w:rsidRPr="007C2A70" w:rsidRDefault="00EC0DAE" w:rsidP="007C2A70">
      <w:r w:rsidRPr="007C2A70">
        <w:tab/>
        <w:t xml:space="preserve">The three species also varied in their use of glades. Consistent with the nocturnal prey-switching scenario (Scenario 2), impala </w:t>
      </w:r>
      <w:proofErr w:type="gramStart"/>
      <w:r w:rsidRPr="007C2A70">
        <w:t>were</w:t>
      </w:r>
      <w:proofErr w:type="gramEnd"/>
      <w:r w:rsidRPr="007C2A70">
        <w:t xml:space="preserve"> more likely to be located in glades at night than at other times</w:t>
      </w:r>
      <w:r w:rsidR="009726C1">
        <w:t xml:space="preserve"> (Figure </w:t>
      </w:r>
      <w:r w:rsidR="004524F8">
        <w:t>1c</w:t>
      </w:r>
      <w:r w:rsidR="009726C1">
        <w:t>)</w:t>
      </w:r>
      <w:r w:rsidRPr="007C2A70">
        <w:t xml:space="preserve">, although there was no such pattern for </w:t>
      </w:r>
      <w:r w:rsidR="0001182F">
        <w:t>dikdik</w:t>
      </w:r>
      <w:r w:rsidRPr="007C2A70">
        <w:t xml:space="preserve"> (Table 4</w:t>
      </w:r>
      <w:r w:rsidR="004524F8">
        <w:t>, Figure 1c</w:t>
      </w:r>
      <w:r w:rsidRPr="007C2A70">
        <w:t>). In contrast with predictions under Scenario 2,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w:t>
      </w:r>
      <w:proofErr w:type="gramStart"/>
      <w:r w:rsidRPr="007C2A70">
        <w:t>be located in</w:t>
      </w:r>
      <w:proofErr w:type="gramEnd"/>
      <w:r w:rsidRPr="007C2A70">
        <w:t xml:space="preserve">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18B483DE"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AF9A847" w:rsidR="00EC0DAE" w:rsidRDefault="00EC0DAE" w:rsidP="007C2A70">
      <w:r>
        <w:lastRenderedPageBreak/>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74504EEA"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t>
      </w:r>
      <w:proofErr w:type="gramStart"/>
      <w:r>
        <w:t>were located in</w:t>
      </w:r>
      <w:proofErr w:type="gramEnd"/>
      <w:r>
        <w:t xml:space="preserve"> glades at night (Table 4</w:t>
      </w:r>
      <w:r w:rsidR="00CA1BB8">
        <w:t>, Figure 1c</w:t>
      </w:r>
      <w:r>
        <w:t>), there was no evidence that 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rsidR="00CA1BB8">
        <w:t>, Figure 1e</w:t>
      </w:r>
      <w:r w:rsidR="00CA2D5D">
        <w:t>)</w:t>
      </w:r>
      <w:r>
        <w:t>. Hence, Scenario 2 did not generate the predicted consequences for either predator behaviour or predation risk.</w:t>
      </w:r>
    </w:p>
    <w:p w14:paraId="00AAB853" w14:textId="4B319E94" w:rsidR="00EC0DAE" w:rsidRDefault="00EC0DAE" w:rsidP="007C2A70">
      <w:r>
        <w:tab/>
        <w:t xml:space="preserve">Under the shade-seeking scenario (Scenario 3), we predicted that all three species would increase their daytime use of woody cover at high ambient temperatures. However, we </w:t>
      </w:r>
      <w:r>
        <w:lastRenderedPageBreak/>
        <w:t xml:space="preserve">found that only impala did so (Table 3). Of the three species, impala used the most open habitat (Figure </w:t>
      </w:r>
      <w:r w:rsidR="004524F8">
        <w:t>1</w:t>
      </w:r>
      <w:r w:rsidR="00CA1BB8">
        <w:t>a, b and 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3F7C38BB" w:rsidR="00EC0DAE" w:rsidRDefault="00EC0DAE" w:rsidP="007C2A70">
      <w:r>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w:t>
      </w:r>
      <w:r>
        <w:lastRenderedPageBreak/>
        <w:t xml:space="preserve">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 xml:space="preserve">(Creel, Mills &amp; McNutt </w:t>
      </w:r>
      <w:r>
        <w:rPr>
          <w:noProof/>
        </w:rPr>
        <w:lastRenderedPageBreak/>
        <w:t>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w:t>
      </w:r>
      <w:proofErr w:type="gramStart"/>
      <w:r>
        <w:t>are</w:t>
      </w:r>
      <w:proofErr w:type="gramEnd"/>
      <w:r>
        <w:t xml:space="preserv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w:t>
      </w:r>
      <w:r>
        <w:lastRenderedPageBreak/>
        <w:t>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8"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2CD0A4ED"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 e101054.</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w:t>
      </w:r>
      <w:r w:rsidRPr="001A46EE">
        <w:rPr>
          <w:rFonts w:ascii="Cambria" w:hAnsi="Cambria"/>
          <w:noProof/>
          <w:sz w:val="23"/>
          <w:szCs w:val="23"/>
        </w:rPr>
        <w:lastRenderedPageBreak/>
        <w:t xml:space="preserve">,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6B0088A0"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0E865B96" w14:textId="7FDAAD9F"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 xml:space="preserve">Shorrocks, B., Cristescu, B. and Magane, S., 2008. Estimating density of Kirk’s dik‐dik (Madoqua kirkii Günther), impala (Aepyceros melampus Lichtenstein) and common zebra (Equus burchelli Gray) at Mpala, Laikipia District, Kenya. </w:t>
      </w:r>
      <w:r w:rsidRPr="00530C63">
        <w:rPr>
          <w:rFonts w:ascii="Cambria" w:hAnsi="Cambria"/>
          <w:i/>
          <w:iCs/>
          <w:noProof/>
          <w:sz w:val="23"/>
          <w:szCs w:val="23"/>
        </w:rPr>
        <w:t>African journal of ecology</w:t>
      </w:r>
      <w:r w:rsidRPr="00530C63">
        <w:rPr>
          <w:rFonts w:ascii="Cambria" w:hAnsi="Cambria"/>
          <w:noProof/>
          <w:sz w:val="23"/>
          <w:szCs w:val="23"/>
        </w:rPr>
        <w:t>, 46(4), pp.612-619.</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031701">
          <w:headerReference w:type="even" r:id="rId13"/>
          <w:headerReference w:type="default" r:id="rId14"/>
          <w:footerReference w:type="even" r:id="rId15"/>
          <w:footerReference w:type="default" r:id="rId16"/>
          <w:headerReference w:type="first" r:id="rId17"/>
          <w:footerReference w:type="first" r:id="rId18"/>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Y="4074"/>
        <w:tblW w:w="14992" w:type="dxa"/>
        <w:tblInd w:w="0" w:type="dxa"/>
        <w:tblLook w:val="04A0" w:firstRow="1" w:lastRow="0" w:firstColumn="1" w:lastColumn="0" w:noHBand="0" w:noVBand="1"/>
      </w:tblPr>
      <w:tblGrid>
        <w:gridCol w:w="2518"/>
        <w:gridCol w:w="3686"/>
        <w:gridCol w:w="3969"/>
        <w:gridCol w:w="4819"/>
      </w:tblGrid>
      <w:tr w:rsidR="00220E8F" w14:paraId="02E94728" w14:textId="77777777" w:rsidTr="00220E8F">
        <w:tc>
          <w:tcPr>
            <w:tcW w:w="14992" w:type="dxa"/>
            <w:gridSpan w:val="4"/>
            <w:tcBorders>
              <w:top w:val="nil"/>
              <w:left w:val="nil"/>
              <w:bottom w:val="single" w:sz="18" w:space="0" w:color="auto"/>
              <w:right w:val="nil"/>
            </w:tcBorders>
          </w:tcPr>
          <w:p w14:paraId="37CB0771" w14:textId="77777777" w:rsidR="00220E8F" w:rsidRDefault="00220E8F" w:rsidP="00220E8F">
            <w:pPr>
              <w:spacing w:line="240" w:lineRule="auto"/>
              <w:ind w:firstLine="0"/>
            </w:pPr>
            <w:r>
              <w:lastRenderedPageBreak/>
              <w:t>Table 2: Predator hypotheses and the related predicted changes at high ambient temperatures</w:t>
            </w:r>
          </w:p>
        </w:tc>
      </w:tr>
      <w:tr w:rsidR="00220E8F" w14:paraId="7C7A9D6B" w14:textId="77777777" w:rsidTr="00220E8F">
        <w:tc>
          <w:tcPr>
            <w:tcW w:w="2518" w:type="dxa"/>
            <w:tcBorders>
              <w:top w:val="single" w:sz="18" w:space="0" w:color="auto"/>
              <w:left w:val="nil"/>
              <w:bottom w:val="single" w:sz="18" w:space="0" w:color="auto"/>
              <w:right w:val="nil"/>
            </w:tcBorders>
          </w:tcPr>
          <w:p w14:paraId="4A5B797C" w14:textId="77777777" w:rsidR="00220E8F" w:rsidRPr="001C069B" w:rsidRDefault="00220E8F" w:rsidP="00220E8F">
            <w:pPr>
              <w:pStyle w:val="NoSpacing"/>
              <w:spacing w:line="276" w:lineRule="auto"/>
              <w:rPr>
                <w:b/>
                <w:bCs/>
              </w:rPr>
            </w:pPr>
            <w:r w:rsidRPr="001C069B">
              <w:rPr>
                <w:b/>
                <w:bCs/>
              </w:rPr>
              <w:t>Hypothesis</w:t>
            </w:r>
          </w:p>
        </w:tc>
        <w:tc>
          <w:tcPr>
            <w:tcW w:w="3686" w:type="dxa"/>
            <w:tcBorders>
              <w:top w:val="single" w:sz="18" w:space="0" w:color="auto"/>
              <w:left w:val="nil"/>
              <w:bottom w:val="single" w:sz="18" w:space="0" w:color="auto"/>
              <w:right w:val="nil"/>
            </w:tcBorders>
          </w:tcPr>
          <w:p w14:paraId="32506D7B" w14:textId="77777777" w:rsidR="00220E8F" w:rsidRPr="001C069B" w:rsidRDefault="00220E8F" w:rsidP="00220E8F">
            <w:pPr>
              <w:pStyle w:val="NoSpacing"/>
              <w:spacing w:line="276" w:lineRule="auto"/>
              <w:rPr>
                <w:b/>
                <w:bCs/>
              </w:rPr>
            </w:pPr>
            <w:r w:rsidRPr="001C069B">
              <w:rPr>
                <w:b/>
                <w:bCs/>
              </w:rPr>
              <w:t>Explanation</w:t>
            </w:r>
          </w:p>
        </w:tc>
        <w:tc>
          <w:tcPr>
            <w:tcW w:w="3969" w:type="dxa"/>
            <w:tcBorders>
              <w:top w:val="single" w:sz="18" w:space="0" w:color="auto"/>
              <w:left w:val="nil"/>
              <w:bottom w:val="single" w:sz="18" w:space="0" w:color="auto"/>
              <w:right w:val="nil"/>
            </w:tcBorders>
          </w:tcPr>
          <w:p w14:paraId="5284D396" w14:textId="77777777" w:rsidR="00220E8F" w:rsidRPr="001C069B" w:rsidRDefault="00220E8F" w:rsidP="00220E8F">
            <w:pPr>
              <w:pStyle w:val="NoSpacing"/>
              <w:spacing w:line="276" w:lineRule="auto"/>
              <w:rPr>
                <w:b/>
                <w:bCs/>
              </w:rPr>
            </w:pPr>
            <w:r w:rsidRPr="001C069B">
              <w:rPr>
                <w:b/>
                <w:bCs/>
              </w:rPr>
              <w:t>Implication for prey</w:t>
            </w:r>
          </w:p>
        </w:tc>
        <w:tc>
          <w:tcPr>
            <w:tcW w:w="4819" w:type="dxa"/>
            <w:tcBorders>
              <w:top w:val="single" w:sz="18" w:space="0" w:color="auto"/>
              <w:left w:val="nil"/>
              <w:bottom w:val="single" w:sz="18" w:space="0" w:color="auto"/>
              <w:right w:val="nil"/>
            </w:tcBorders>
          </w:tcPr>
          <w:p w14:paraId="4CB5FB68" w14:textId="77777777" w:rsidR="00220E8F" w:rsidRPr="001C069B" w:rsidRDefault="00220E8F" w:rsidP="00220E8F">
            <w:pPr>
              <w:pStyle w:val="NoSpacing"/>
              <w:spacing w:line="276" w:lineRule="auto"/>
              <w:rPr>
                <w:b/>
                <w:bCs/>
              </w:rPr>
            </w:pPr>
            <w:r w:rsidRPr="001C069B">
              <w:rPr>
                <w:b/>
                <w:bCs/>
              </w:rPr>
              <w:t>Expected dietary change at high temperatures</w:t>
            </w:r>
          </w:p>
        </w:tc>
      </w:tr>
      <w:tr w:rsidR="00220E8F" w14:paraId="56A4041B" w14:textId="77777777" w:rsidTr="00220E8F">
        <w:tc>
          <w:tcPr>
            <w:tcW w:w="2518" w:type="dxa"/>
            <w:tcBorders>
              <w:top w:val="single" w:sz="18" w:space="0" w:color="auto"/>
              <w:left w:val="nil"/>
              <w:right w:val="nil"/>
            </w:tcBorders>
          </w:tcPr>
          <w:p w14:paraId="06F60D82" w14:textId="77777777" w:rsidR="00220E8F" w:rsidRDefault="00220E8F" w:rsidP="00220E8F">
            <w:pPr>
              <w:pStyle w:val="NoSpacing"/>
            </w:pPr>
            <w:r>
              <w:t>Hypothesis 4: Reduced daytime foraging</w:t>
            </w:r>
          </w:p>
        </w:tc>
        <w:tc>
          <w:tcPr>
            <w:tcW w:w="3686" w:type="dxa"/>
            <w:tcBorders>
              <w:top w:val="single" w:sz="18" w:space="0" w:color="auto"/>
              <w:left w:val="nil"/>
              <w:right w:val="nil"/>
            </w:tcBorders>
          </w:tcPr>
          <w:p w14:paraId="2870DC9D" w14:textId="77777777" w:rsidR="00220E8F" w:rsidRPr="00CA1E75" w:rsidRDefault="00220E8F" w:rsidP="00220E8F">
            <w:pPr>
              <w:pStyle w:val="NoSpacing"/>
            </w:pPr>
            <w:r w:rsidRPr="00CA1E75">
              <w:t>Wild dogs are expected to spend less time hunting in daytime when temperatures are high</w:t>
            </w:r>
            <w:r>
              <w:t>.</w:t>
            </w:r>
          </w:p>
        </w:tc>
        <w:tc>
          <w:tcPr>
            <w:tcW w:w="3969" w:type="dxa"/>
            <w:tcBorders>
              <w:top w:val="single" w:sz="18" w:space="0" w:color="auto"/>
              <w:left w:val="nil"/>
              <w:right w:val="nil"/>
            </w:tcBorders>
          </w:tcPr>
          <w:p w14:paraId="0CCC4935" w14:textId="77777777" w:rsidR="00220E8F" w:rsidRPr="00CA1E75" w:rsidRDefault="00220E8F" w:rsidP="00220E8F">
            <w:pPr>
              <w:pStyle w:val="NoSpacing"/>
            </w:pPr>
            <w:r w:rsidRPr="00CA1E75">
              <w:t>Dikdik live at higher densities so are predicted to be selected by a predator with limited time</w:t>
            </w:r>
            <w:r w:rsidRPr="00CA1E75">
              <w:rPr>
                <w:vertAlign w:val="superscript"/>
              </w:rPr>
              <w:t>1</w:t>
            </w:r>
            <w:r>
              <w:t>.</w:t>
            </w:r>
          </w:p>
        </w:tc>
        <w:tc>
          <w:tcPr>
            <w:tcW w:w="4819" w:type="dxa"/>
            <w:tcBorders>
              <w:top w:val="single" w:sz="18" w:space="0" w:color="auto"/>
              <w:left w:val="nil"/>
              <w:right w:val="nil"/>
            </w:tcBorders>
          </w:tcPr>
          <w:p w14:paraId="14212563" w14:textId="77777777" w:rsidR="00220E8F" w:rsidRPr="00CA1E75" w:rsidRDefault="00220E8F" w:rsidP="00220E8F">
            <w:pPr>
              <w:pStyle w:val="NoSpacing"/>
            </w:pPr>
            <w:r>
              <w:t>Increased ratio of dikdik to impala</w:t>
            </w:r>
          </w:p>
        </w:tc>
      </w:tr>
      <w:tr w:rsidR="00220E8F" w14:paraId="40F85655" w14:textId="77777777" w:rsidTr="00220E8F">
        <w:tc>
          <w:tcPr>
            <w:tcW w:w="2518" w:type="dxa"/>
            <w:tcBorders>
              <w:left w:val="nil"/>
              <w:right w:val="nil"/>
            </w:tcBorders>
          </w:tcPr>
          <w:p w14:paraId="6D3E620A" w14:textId="77777777" w:rsidR="00220E8F" w:rsidRDefault="00220E8F" w:rsidP="00220E8F">
            <w:pPr>
              <w:pStyle w:val="NoSpacing"/>
            </w:pPr>
            <w:r>
              <w:t xml:space="preserve">Hypothesis 5a: Increased </w:t>
            </w:r>
            <w:proofErr w:type="gramStart"/>
            <w:r>
              <w:t>night time</w:t>
            </w:r>
            <w:proofErr w:type="gramEnd"/>
            <w:r>
              <w:t xml:space="preserve"> foraging</w:t>
            </w:r>
          </w:p>
        </w:tc>
        <w:tc>
          <w:tcPr>
            <w:tcW w:w="3686" w:type="dxa"/>
            <w:tcBorders>
              <w:left w:val="nil"/>
              <w:right w:val="nil"/>
            </w:tcBorders>
          </w:tcPr>
          <w:p w14:paraId="0D43F87F" w14:textId="382F6B6D" w:rsidR="00220E8F" w:rsidRPr="00CA1E75" w:rsidRDefault="00220E8F" w:rsidP="00220E8F">
            <w:pPr>
              <w:pStyle w:val="NoSpacing"/>
            </w:pPr>
            <w:r w:rsidRPr="00CA1E75">
              <w:t>Wild dogs are expected to increase activity at night, because daytime foraging is constrained</w:t>
            </w:r>
            <w:r w:rsidR="00C92968" w:rsidRPr="00744BC1">
              <w:rPr>
                <w:vertAlign w:val="superscript"/>
              </w:rPr>
              <w:t>2</w:t>
            </w:r>
            <w:r>
              <w:t>.</w:t>
            </w:r>
          </w:p>
        </w:tc>
        <w:tc>
          <w:tcPr>
            <w:tcW w:w="3969" w:type="dxa"/>
            <w:vMerge w:val="restart"/>
            <w:tcBorders>
              <w:left w:val="nil"/>
              <w:right w:val="nil"/>
            </w:tcBorders>
          </w:tcPr>
          <w:p w14:paraId="03A0D21E" w14:textId="3A343B2B" w:rsidR="00220E8F" w:rsidRPr="00744BC1" w:rsidRDefault="00220E8F" w:rsidP="00C92968">
            <w:pPr>
              <w:pStyle w:val="NoSpacing"/>
            </w:pPr>
            <w:r>
              <w:t xml:space="preserve">At high temperatures wild dogs are more active at night, </w:t>
            </w:r>
            <w:r w:rsidR="00C92968">
              <w:t xml:space="preserve">when impala </w:t>
            </w:r>
            <w:proofErr w:type="gramStart"/>
            <w:r w:rsidR="00C92968">
              <w:t>are</w:t>
            </w:r>
            <w:proofErr w:type="gramEnd"/>
            <w:r w:rsidR="00C92968">
              <w:t xml:space="preserve"> easier to locate as they</w:t>
            </w:r>
            <w:r>
              <w:t xml:space="preserve"> gather in glades</w:t>
            </w:r>
            <w:r w:rsidR="00C92968">
              <w:rPr>
                <w:vertAlign w:val="superscript"/>
              </w:rPr>
              <w:t>3</w:t>
            </w:r>
            <w:r>
              <w:t>.</w:t>
            </w:r>
            <w:r w:rsidR="00C92968">
              <w:t xml:space="preserve"> Impala are therefore at higher risk when wild dogs hunt more at night.</w:t>
            </w:r>
          </w:p>
        </w:tc>
        <w:tc>
          <w:tcPr>
            <w:tcW w:w="4819" w:type="dxa"/>
            <w:vMerge w:val="restart"/>
            <w:tcBorders>
              <w:left w:val="nil"/>
              <w:right w:val="nil"/>
            </w:tcBorders>
          </w:tcPr>
          <w:p w14:paraId="4BA9824B" w14:textId="77777777" w:rsidR="00220E8F" w:rsidRDefault="00220E8F" w:rsidP="00220E8F">
            <w:pPr>
              <w:pStyle w:val="NoSpacing"/>
            </w:pPr>
            <w:r>
              <w:t>Decreased ratio of dikdik to impala</w:t>
            </w:r>
          </w:p>
        </w:tc>
      </w:tr>
      <w:tr w:rsidR="00220E8F" w14:paraId="5DB579D2" w14:textId="77777777" w:rsidTr="00220E8F">
        <w:trPr>
          <w:trHeight w:val="534"/>
        </w:trPr>
        <w:tc>
          <w:tcPr>
            <w:tcW w:w="2518" w:type="dxa"/>
            <w:tcBorders>
              <w:left w:val="nil"/>
              <w:right w:val="nil"/>
            </w:tcBorders>
          </w:tcPr>
          <w:p w14:paraId="1214C19D" w14:textId="77777777" w:rsidR="00220E8F" w:rsidRDefault="00220E8F" w:rsidP="00220E8F">
            <w:pPr>
              <w:pStyle w:val="NoSpacing"/>
            </w:pPr>
            <w:r>
              <w:t>Hypothesis 5b: Nocturnal prey targeting</w:t>
            </w:r>
          </w:p>
        </w:tc>
        <w:tc>
          <w:tcPr>
            <w:tcW w:w="3686" w:type="dxa"/>
            <w:tcBorders>
              <w:left w:val="nil"/>
              <w:right w:val="nil"/>
            </w:tcBorders>
          </w:tcPr>
          <w:p w14:paraId="4154697E" w14:textId="77777777" w:rsidR="00220E8F" w:rsidRPr="00CA1E75" w:rsidRDefault="00220E8F" w:rsidP="00220E8F">
            <w:pPr>
              <w:pStyle w:val="NoSpacing"/>
            </w:pPr>
            <w:r>
              <w:t xml:space="preserve">Wild </w:t>
            </w:r>
            <w:proofErr w:type="gramStart"/>
            <w:r>
              <w:t>dogs</w:t>
            </w:r>
            <w:proofErr w:type="gramEnd"/>
            <w:r>
              <w:t xml:space="preserve"> nocturnal activity is concentrated around glades because this is where their prey are predictable located.</w:t>
            </w:r>
          </w:p>
        </w:tc>
        <w:tc>
          <w:tcPr>
            <w:tcW w:w="3969" w:type="dxa"/>
            <w:vMerge/>
            <w:tcBorders>
              <w:left w:val="nil"/>
              <w:right w:val="nil"/>
            </w:tcBorders>
          </w:tcPr>
          <w:p w14:paraId="5E5FEF39" w14:textId="77777777" w:rsidR="00220E8F" w:rsidRDefault="00220E8F" w:rsidP="00220E8F">
            <w:pPr>
              <w:pStyle w:val="NoSpacing"/>
            </w:pPr>
          </w:p>
        </w:tc>
        <w:tc>
          <w:tcPr>
            <w:tcW w:w="4819" w:type="dxa"/>
            <w:vMerge/>
            <w:tcBorders>
              <w:left w:val="nil"/>
              <w:right w:val="nil"/>
            </w:tcBorders>
          </w:tcPr>
          <w:p w14:paraId="21693F7E" w14:textId="77777777" w:rsidR="00220E8F" w:rsidRDefault="00220E8F" w:rsidP="00220E8F">
            <w:pPr>
              <w:pStyle w:val="NoSpacing"/>
            </w:pPr>
          </w:p>
        </w:tc>
      </w:tr>
      <w:tr w:rsidR="00220E8F" w14:paraId="4E8EC54A" w14:textId="77777777" w:rsidTr="00220E8F">
        <w:tc>
          <w:tcPr>
            <w:tcW w:w="2518" w:type="dxa"/>
            <w:tcBorders>
              <w:left w:val="nil"/>
              <w:bottom w:val="single" w:sz="18" w:space="0" w:color="auto"/>
              <w:right w:val="nil"/>
            </w:tcBorders>
          </w:tcPr>
          <w:p w14:paraId="160F5E35" w14:textId="77777777" w:rsidR="00220E8F" w:rsidRDefault="00220E8F" w:rsidP="00220E8F">
            <w:pPr>
              <w:pStyle w:val="NoSpacing"/>
            </w:pPr>
            <w:r>
              <w:t>Hypothesis 6: Predator shade seeking</w:t>
            </w:r>
          </w:p>
        </w:tc>
        <w:tc>
          <w:tcPr>
            <w:tcW w:w="3686" w:type="dxa"/>
            <w:tcBorders>
              <w:left w:val="nil"/>
              <w:bottom w:val="single" w:sz="18" w:space="0" w:color="auto"/>
              <w:right w:val="nil"/>
            </w:tcBorders>
          </w:tcPr>
          <w:p w14:paraId="669DE6D3" w14:textId="77777777" w:rsidR="00220E8F" w:rsidRDefault="00220E8F" w:rsidP="00220E8F">
            <w:pPr>
              <w:pStyle w:val="NoSpacing"/>
            </w:pPr>
            <w:r>
              <w:t>Wild dogs are expected to seek shade when temperatures are high.</w:t>
            </w:r>
          </w:p>
        </w:tc>
        <w:tc>
          <w:tcPr>
            <w:tcW w:w="3969" w:type="dxa"/>
            <w:tcBorders>
              <w:left w:val="nil"/>
              <w:bottom w:val="single" w:sz="18" w:space="0" w:color="auto"/>
              <w:right w:val="nil"/>
            </w:tcBorders>
          </w:tcPr>
          <w:p w14:paraId="52AD291B" w14:textId="133650AD" w:rsidR="00220E8F" w:rsidRPr="00744BC1" w:rsidRDefault="00220E8F" w:rsidP="00220E8F">
            <w:pPr>
              <w:pStyle w:val="NoSpacing"/>
              <w:rPr>
                <w:sz w:val="24"/>
                <w:szCs w:val="24"/>
              </w:rPr>
            </w:pPr>
            <w:r>
              <w:t>African wild dogs move into denser vegetation at high temperatures. Predation on impala is higher in denser vegetation</w:t>
            </w:r>
            <w:r w:rsidR="00C92968">
              <w:rPr>
                <w:vertAlign w:val="superscript"/>
              </w:rPr>
              <w:t>4</w:t>
            </w:r>
            <w:r>
              <w:rPr>
                <w:sz w:val="24"/>
                <w:szCs w:val="24"/>
              </w:rPr>
              <w:t>.</w:t>
            </w:r>
          </w:p>
        </w:tc>
        <w:tc>
          <w:tcPr>
            <w:tcW w:w="4819" w:type="dxa"/>
            <w:tcBorders>
              <w:left w:val="nil"/>
              <w:bottom w:val="single" w:sz="18" w:space="0" w:color="auto"/>
              <w:right w:val="nil"/>
            </w:tcBorders>
          </w:tcPr>
          <w:p w14:paraId="580EE5B2" w14:textId="77777777" w:rsidR="00220E8F" w:rsidRDefault="00220E8F" w:rsidP="00220E8F">
            <w:pPr>
              <w:pStyle w:val="NoSpacing"/>
            </w:pPr>
            <w:r>
              <w:t>Decreased ratio of dikdik to impala</w:t>
            </w:r>
          </w:p>
        </w:tc>
      </w:tr>
      <w:tr w:rsidR="00220E8F" w14:paraId="1237FA0B" w14:textId="77777777" w:rsidTr="00220E8F">
        <w:tc>
          <w:tcPr>
            <w:tcW w:w="14992" w:type="dxa"/>
            <w:gridSpan w:val="4"/>
            <w:tcBorders>
              <w:top w:val="single" w:sz="18" w:space="0" w:color="auto"/>
              <w:left w:val="nil"/>
              <w:bottom w:val="nil"/>
              <w:right w:val="nil"/>
            </w:tcBorders>
          </w:tcPr>
          <w:p w14:paraId="563389BD" w14:textId="64DDFF1A" w:rsidR="00220E8F" w:rsidRDefault="00220E8F" w:rsidP="00C92968">
            <w:pPr>
              <w:pStyle w:val="NoSpacing"/>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00C92968" w:rsidRPr="00C92968">
              <w:rPr>
                <w:sz w:val="20"/>
                <w:szCs w:val="20"/>
                <w:vertAlign w:val="superscript"/>
              </w:rPr>
              <w:t>2</w:t>
            </w:r>
            <w:r w:rsidR="00C92968">
              <w:rPr>
                <w:sz w:val="20"/>
                <w:szCs w:val="20"/>
              </w:rPr>
              <w:t xml:space="preserve">(Rabaiotti 2019); </w:t>
            </w:r>
            <w:r w:rsidR="00C92968">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00C92968">
              <w:rPr>
                <w:sz w:val="20"/>
                <w:szCs w:val="20"/>
                <w:vertAlign w:val="superscript"/>
              </w:rPr>
              <w:t xml:space="preserve"> 4</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p>
        </w:tc>
      </w:tr>
    </w:tbl>
    <w:tbl>
      <w:tblPr>
        <w:tblStyle w:val="TableGrid"/>
        <w:tblpPr w:leftFromText="180" w:rightFromText="180" w:vertAnchor="text" w:horzAnchor="margin" w:tblpXSpec="center" w:tblpY="-8244"/>
        <w:tblW w:w="14992" w:type="dxa"/>
        <w:tblInd w:w="0" w:type="dxa"/>
        <w:tblLook w:val="04A0" w:firstRow="1" w:lastRow="0" w:firstColumn="1" w:lastColumn="0" w:noHBand="0" w:noVBand="1"/>
      </w:tblPr>
      <w:tblGrid>
        <w:gridCol w:w="2518"/>
        <w:gridCol w:w="3686"/>
        <w:gridCol w:w="3969"/>
        <w:gridCol w:w="4819"/>
      </w:tblGrid>
      <w:tr w:rsidR="00220E8F" w14:paraId="6BD8DCE6" w14:textId="77777777" w:rsidTr="00220E8F">
        <w:tc>
          <w:tcPr>
            <w:tcW w:w="14992" w:type="dxa"/>
            <w:gridSpan w:val="4"/>
            <w:tcBorders>
              <w:top w:val="nil"/>
              <w:left w:val="nil"/>
              <w:bottom w:val="single" w:sz="18" w:space="0" w:color="auto"/>
              <w:right w:val="nil"/>
            </w:tcBorders>
          </w:tcPr>
          <w:p w14:paraId="7E5FC596" w14:textId="77777777" w:rsidR="00220E8F" w:rsidRDefault="00220E8F" w:rsidP="00220E8F">
            <w:pPr>
              <w:spacing w:line="240" w:lineRule="auto"/>
              <w:ind w:firstLine="0"/>
            </w:pPr>
          </w:p>
          <w:p w14:paraId="20E3DEC7" w14:textId="77777777" w:rsidR="00220E8F" w:rsidRDefault="00220E8F" w:rsidP="00220E8F">
            <w:pPr>
              <w:spacing w:line="240" w:lineRule="auto"/>
              <w:ind w:firstLine="0"/>
            </w:pPr>
          </w:p>
          <w:p w14:paraId="7E401BA6" w14:textId="7C71BC04" w:rsidR="00220E8F" w:rsidRDefault="00220E8F" w:rsidP="00220E8F">
            <w:pPr>
              <w:spacing w:line="240" w:lineRule="auto"/>
              <w:ind w:firstLine="0"/>
            </w:pPr>
          </w:p>
          <w:p w14:paraId="3246EA74" w14:textId="659D2780" w:rsidR="00220E8F" w:rsidRDefault="00220E8F" w:rsidP="00220E8F">
            <w:pPr>
              <w:spacing w:line="240" w:lineRule="auto"/>
              <w:ind w:firstLine="0"/>
            </w:pPr>
          </w:p>
          <w:p w14:paraId="59013EA7" w14:textId="77777777" w:rsidR="00220E8F" w:rsidRDefault="00220E8F" w:rsidP="00220E8F">
            <w:pPr>
              <w:spacing w:line="240" w:lineRule="auto"/>
              <w:ind w:firstLine="0"/>
            </w:pPr>
          </w:p>
          <w:p w14:paraId="7367B006" w14:textId="60E64DB6" w:rsidR="00220E8F" w:rsidRDefault="00220E8F" w:rsidP="00220E8F">
            <w:pPr>
              <w:spacing w:line="240" w:lineRule="auto"/>
              <w:ind w:firstLine="0"/>
            </w:pPr>
            <w:r>
              <w:t>Table 1: Prey hypotheses and the related predicted changes at high ambient temperatures</w:t>
            </w:r>
          </w:p>
        </w:tc>
      </w:tr>
      <w:tr w:rsidR="00220E8F" w14:paraId="24BE6B4C" w14:textId="77777777" w:rsidTr="00220E8F">
        <w:tc>
          <w:tcPr>
            <w:tcW w:w="2518" w:type="dxa"/>
            <w:tcBorders>
              <w:top w:val="single" w:sz="18" w:space="0" w:color="auto"/>
              <w:left w:val="nil"/>
              <w:bottom w:val="single" w:sz="18" w:space="0" w:color="auto"/>
              <w:right w:val="nil"/>
            </w:tcBorders>
          </w:tcPr>
          <w:p w14:paraId="799F542B" w14:textId="77777777" w:rsidR="00220E8F" w:rsidRPr="001C069B" w:rsidRDefault="00220E8F" w:rsidP="00220E8F">
            <w:pPr>
              <w:pStyle w:val="NoSpacing"/>
              <w:spacing w:line="276" w:lineRule="auto"/>
              <w:rPr>
                <w:b/>
                <w:bCs/>
              </w:rPr>
            </w:pPr>
            <w:r w:rsidRPr="001C069B">
              <w:rPr>
                <w:b/>
                <w:bCs/>
              </w:rPr>
              <w:t>Hypothesis</w:t>
            </w:r>
          </w:p>
        </w:tc>
        <w:tc>
          <w:tcPr>
            <w:tcW w:w="3686" w:type="dxa"/>
            <w:tcBorders>
              <w:top w:val="single" w:sz="18" w:space="0" w:color="auto"/>
              <w:left w:val="nil"/>
              <w:bottom w:val="single" w:sz="18" w:space="0" w:color="auto"/>
              <w:right w:val="nil"/>
            </w:tcBorders>
          </w:tcPr>
          <w:p w14:paraId="706CF61F" w14:textId="77777777" w:rsidR="00220E8F" w:rsidRPr="001C069B" w:rsidRDefault="00220E8F" w:rsidP="00220E8F">
            <w:pPr>
              <w:pStyle w:val="NoSpacing"/>
              <w:spacing w:line="276" w:lineRule="auto"/>
              <w:rPr>
                <w:b/>
                <w:bCs/>
              </w:rPr>
            </w:pPr>
            <w:r w:rsidRPr="001C069B">
              <w:rPr>
                <w:b/>
                <w:bCs/>
              </w:rPr>
              <w:t>Explanation</w:t>
            </w:r>
          </w:p>
        </w:tc>
        <w:tc>
          <w:tcPr>
            <w:tcW w:w="3969" w:type="dxa"/>
            <w:tcBorders>
              <w:top w:val="single" w:sz="18" w:space="0" w:color="auto"/>
              <w:left w:val="nil"/>
              <w:bottom w:val="single" w:sz="18" w:space="0" w:color="auto"/>
              <w:right w:val="nil"/>
            </w:tcBorders>
          </w:tcPr>
          <w:p w14:paraId="1F2AF0E2" w14:textId="77777777" w:rsidR="00220E8F" w:rsidRPr="001C069B" w:rsidRDefault="00220E8F" w:rsidP="00220E8F">
            <w:pPr>
              <w:pStyle w:val="NoSpacing"/>
              <w:spacing w:line="276" w:lineRule="auto"/>
              <w:rPr>
                <w:b/>
                <w:bCs/>
              </w:rPr>
            </w:pPr>
            <w:r w:rsidRPr="001C069B">
              <w:rPr>
                <w:b/>
                <w:bCs/>
              </w:rPr>
              <w:t>Implication for predator</w:t>
            </w:r>
          </w:p>
        </w:tc>
        <w:tc>
          <w:tcPr>
            <w:tcW w:w="4819" w:type="dxa"/>
            <w:tcBorders>
              <w:top w:val="single" w:sz="18" w:space="0" w:color="auto"/>
              <w:left w:val="nil"/>
              <w:bottom w:val="single" w:sz="18" w:space="0" w:color="auto"/>
              <w:right w:val="nil"/>
            </w:tcBorders>
          </w:tcPr>
          <w:p w14:paraId="4D67DE0D" w14:textId="77777777" w:rsidR="00220E8F" w:rsidRPr="001C069B" w:rsidRDefault="00220E8F" w:rsidP="00220E8F">
            <w:pPr>
              <w:pStyle w:val="NoSpacing"/>
              <w:spacing w:line="276" w:lineRule="auto"/>
              <w:rPr>
                <w:b/>
                <w:bCs/>
              </w:rPr>
            </w:pPr>
            <w:r w:rsidRPr="001C069B">
              <w:rPr>
                <w:b/>
                <w:bCs/>
              </w:rPr>
              <w:t>Expected dietary change at high temperatures</w:t>
            </w:r>
          </w:p>
        </w:tc>
      </w:tr>
      <w:tr w:rsidR="00220E8F" w14:paraId="3CEE6A65" w14:textId="77777777" w:rsidTr="00220E8F">
        <w:tc>
          <w:tcPr>
            <w:tcW w:w="2518" w:type="dxa"/>
            <w:tcBorders>
              <w:top w:val="single" w:sz="18" w:space="0" w:color="auto"/>
              <w:left w:val="nil"/>
              <w:right w:val="nil"/>
            </w:tcBorders>
          </w:tcPr>
          <w:p w14:paraId="3826FC88" w14:textId="2C5CB183" w:rsidR="00220E8F" w:rsidRDefault="00C92968" w:rsidP="00C92968">
            <w:pPr>
              <w:pStyle w:val="NoSpacing"/>
            </w:pPr>
            <w:r>
              <w:t>Hypothesis 1: Nocturnal prey concentration</w:t>
            </w:r>
          </w:p>
        </w:tc>
        <w:tc>
          <w:tcPr>
            <w:tcW w:w="3686" w:type="dxa"/>
            <w:tcBorders>
              <w:top w:val="single" w:sz="18" w:space="0" w:color="auto"/>
              <w:left w:val="nil"/>
              <w:right w:val="nil"/>
            </w:tcBorders>
          </w:tcPr>
          <w:p w14:paraId="4AB2B08B" w14:textId="77777777" w:rsidR="00220E8F" w:rsidRPr="00CA1E75" w:rsidRDefault="00220E8F" w:rsidP="00220E8F">
            <w:pPr>
              <w:pStyle w:val="NoSpacing"/>
            </w:pPr>
            <w:r>
              <w:t>Impala gather in glades at night.</w:t>
            </w:r>
          </w:p>
        </w:tc>
        <w:tc>
          <w:tcPr>
            <w:tcW w:w="3969" w:type="dxa"/>
            <w:tcBorders>
              <w:top w:val="single" w:sz="18" w:space="0" w:color="auto"/>
              <w:left w:val="nil"/>
              <w:right w:val="nil"/>
            </w:tcBorders>
          </w:tcPr>
          <w:p w14:paraId="442B94BF" w14:textId="77777777" w:rsidR="00220E8F" w:rsidRPr="00CA1E75" w:rsidRDefault="00220E8F" w:rsidP="00220E8F">
            <w:pPr>
              <w:pStyle w:val="NoSpacing"/>
            </w:pPr>
            <w:r>
              <w:t>Impala are predictably located at night making them easier to locate</w:t>
            </w:r>
            <w:r>
              <w:rPr>
                <w:vertAlign w:val="superscript"/>
              </w:rPr>
              <w:t>1</w:t>
            </w:r>
            <w:r>
              <w:t>.</w:t>
            </w:r>
          </w:p>
        </w:tc>
        <w:tc>
          <w:tcPr>
            <w:tcW w:w="4819" w:type="dxa"/>
            <w:tcBorders>
              <w:top w:val="single" w:sz="18" w:space="0" w:color="auto"/>
              <w:left w:val="nil"/>
              <w:right w:val="nil"/>
            </w:tcBorders>
          </w:tcPr>
          <w:p w14:paraId="56F62B77" w14:textId="77777777" w:rsidR="00220E8F" w:rsidRPr="00CA1E75" w:rsidRDefault="00220E8F" w:rsidP="00220E8F">
            <w:pPr>
              <w:pStyle w:val="NoSpacing"/>
            </w:pPr>
            <w:r>
              <w:t>Decreased ratio of dikdik to impala</w:t>
            </w:r>
          </w:p>
        </w:tc>
      </w:tr>
      <w:tr w:rsidR="00220E8F" w14:paraId="508A3E4D" w14:textId="77777777" w:rsidTr="00220E8F">
        <w:trPr>
          <w:trHeight w:val="1322"/>
        </w:trPr>
        <w:tc>
          <w:tcPr>
            <w:tcW w:w="2518" w:type="dxa"/>
            <w:tcBorders>
              <w:left w:val="nil"/>
              <w:right w:val="nil"/>
            </w:tcBorders>
          </w:tcPr>
          <w:p w14:paraId="21746954" w14:textId="77777777" w:rsidR="00220E8F" w:rsidRDefault="00220E8F" w:rsidP="00220E8F">
            <w:pPr>
              <w:pStyle w:val="NoSpacing"/>
            </w:pPr>
            <w:r>
              <w:t>Hypothesis 2:  Prey shade seeking</w:t>
            </w:r>
          </w:p>
        </w:tc>
        <w:tc>
          <w:tcPr>
            <w:tcW w:w="3686" w:type="dxa"/>
            <w:tcBorders>
              <w:left w:val="nil"/>
              <w:right w:val="nil"/>
            </w:tcBorders>
          </w:tcPr>
          <w:p w14:paraId="09F97DAE" w14:textId="77777777" w:rsidR="00220E8F" w:rsidRPr="00CA1E75" w:rsidRDefault="00220E8F" w:rsidP="00220E8F">
            <w:pPr>
              <w:pStyle w:val="NoSpacing"/>
            </w:pPr>
            <w:r>
              <w:t>Impala and dikdik move into denser vegetation at high temperatures to avoid overheating.</w:t>
            </w:r>
          </w:p>
        </w:tc>
        <w:tc>
          <w:tcPr>
            <w:tcW w:w="3969" w:type="dxa"/>
            <w:tcBorders>
              <w:left w:val="nil"/>
              <w:right w:val="nil"/>
            </w:tcBorders>
          </w:tcPr>
          <w:p w14:paraId="43573E99" w14:textId="77777777" w:rsidR="00220E8F" w:rsidRPr="00744BC1" w:rsidRDefault="00220E8F" w:rsidP="00220E8F">
            <w:pPr>
              <w:pStyle w:val="NoSpacing"/>
            </w:pPr>
            <w:r>
              <w:t>Predation risk on impala increases as predation by wild dogs on impala is higher in denser vegetation</w:t>
            </w:r>
            <w:r w:rsidRPr="000A54AC">
              <w:rPr>
                <w:vertAlign w:val="superscript"/>
              </w:rPr>
              <w:t>2</w:t>
            </w:r>
            <w:r>
              <w:rPr>
                <w:sz w:val="24"/>
                <w:szCs w:val="24"/>
              </w:rPr>
              <w:t>.</w:t>
            </w:r>
          </w:p>
        </w:tc>
        <w:tc>
          <w:tcPr>
            <w:tcW w:w="4819" w:type="dxa"/>
            <w:tcBorders>
              <w:left w:val="nil"/>
              <w:right w:val="nil"/>
            </w:tcBorders>
          </w:tcPr>
          <w:p w14:paraId="05094AE1" w14:textId="77777777" w:rsidR="00220E8F" w:rsidRDefault="00220E8F" w:rsidP="00220E8F">
            <w:pPr>
              <w:pStyle w:val="NoSpacing"/>
            </w:pPr>
            <w:r>
              <w:t>Decreased ratio of dikdik to impala</w:t>
            </w:r>
          </w:p>
        </w:tc>
      </w:tr>
      <w:tr w:rsidR="00220E8F" w14:paraId="28FDD28B" w14:textId="77777777" w:rsidTr="00220E8F">
        <w:tc>
          <w:tcPr>
            <w:tcW w:w="2518" w:type="dxa"/>
            <w:tcBorders>
              <w:left w:val="nil"/>
              <w:bottom w:val="single" w:sz="18" w:space="0" w:color="auto"/>
              <w:right w:val="nil"/>
            </w:tcBorders>
          </w:tcPr>
          <w:p w14:paraId="62850263" w14:textId="77777777" w:rsidR="00220E8F" w:rsidRDefault="00220E8F" w:rsidP="00220E8F">
            <w:pPr>
              <w:pStyle w:val="NoSpacing"/>
            </w:pPr>
            <w:r>
              <w:t>Hypothesis 3: Prey overheating</w:t>
            </w:r>
          </w:p>
        </w:tc>
        <w:tc>
          <w:tcPr>
            <w:tcW w:w="3686" w:type="dxa"/>
            <w:tcBorders>
              <w:left w:val="nil"/>
              <w:bottom w:val="single" w:sz="18" w:space="0" w:color="auto"/>
              <w:right w:val="nil"/>
            </w:tcBorders>
          </w:tcPr>
          <w:p w14:paraId="23B977D1" w14:textId="77777777" w:rsidR="00220E8F" w:rsidRDefault="00220E8F" w:rsidP="00220E8F">
            <w:pPr>
              <w:pStyle w:val="NoSpacing"/>
            </w:pPr>
            <w:r>
              <w:t>At high temperatures larger bodied animals overheat more quickly, and therefore impala overheat faster than dikdik when temperatures are hot.</w:t>
            </w:r>
          </w:p>
        </w:tc>
        <w:tc>
          <w:tcPr>
            <w:tcW w:w="3969" w:type="dxa"/>
            <w:tcBorders>
              <w:left w:val="nil"/>
              <w:bottom w:val="single" w:sz="18" w:space="0" w:color="auto"/>
              <w:right w:val="nil"/>
            </w:tcBorders>
          </w:tcPr>
          <w:p w14:paraId="1D365D54" w14:textId="77777777" w:rsidR="00220E8F" w:rsidRPr="00744BC1" w:rsidRDefault="00220E8F" w:rsidP="00220E8F">
            <w:pPr>
              <w:pStyle w:val="NoSpacing"/>
              <w:rPr>
                <w:sz w:val="24"/>
                <w:szCs w:val="24"/>
              </w:rPr>
            </w:pPr>
            <w:r>
              <w:rPr>
                <w:sz w:val="24"/>
                <w:szCs w:val="24"/>
              </w:rPr>
              <w:t>Chase times for impala fall as they overheat more quickly than the smaller bodied wild dogs</w:t>
            </w:r>
            <w:r w:rsidRPr="000A54AC">
              <w:rPr>
                <w:sz w:val="24"/>
                <w:szCs w:val="24"/>
                <w:vertAlign w:val="superscript"/>
              </w:rPr>
              <w:t>3</w:t>
            </w:r>
            <w:r>
              <w:rPr>
                <w:sz w:val="24"/>
                <w:szCs w:val="24"/>
              </w:rPr>
              <w:t>.</w:t>
            </w:r>
          </w:p>
        </w:tc>
        <w:tc>
          <w:tcPr>
            <w:tcW w:w="4819" w:type="dxa"/>
            <w:tcBorders>
              <w:left w:val="nil"/>
              <w:bottom w:val="single" w:sz="18" w:space="0" w:color="auto"/>
              <w:right w:val="nil"/>
            </w:tcBorders>
          </w:tcPr>
          <w:p w14:paraId="49A70F2B" w14:textId="77777777" w:rsidR="00220E8F" w:rsidRDefault="00220E8F" w:rsidP="00220E8F">
            <w:pPr>
              <w:pStyle w:val="NoSpacing"/>
            </w:pPr>
            <w:r>
              <w:t>Decreased ratio of dikdik to impala.</w:t>
            </w:r>
          </w:p>
        </w:tc>
      </w:tr>
      <w:tr w:rsidR="00220E8F" w14:paraId="346D1039" w14:textId="77777777" w:rsidTr="00220E8F">
        <w:trPr>
          <w:trHeight w:val="349"/>
        </w:trPr>
        <w:tc>
          <w:tcPr>
            <w:tcW w:w="14992" w:type="dxa"/>
            <w:gridSpan w:val="4"/>
            <w:tcBorders>
              <w:top w:val="single" w:sz="18" w:space="0" w:color="auto"/>
              <w:left w:val="nil"/>
              <w:bottom w:val="nil"/>
              <w:right w:val="nil"/>
            </w:tcBorders>
          </w:tcPr>
          <w:p w14:paraId="2C82E3E2" w14:textId="77777777" w:rsidR="00220E8F" w:rsidRDefault="00220E8F" w:rsidP="00220E8F">
            <w:pPr>
              <w:pStyle w:val="NoSpacing"/>
            </w:pPr>
            <w:r>
              <w:rPr>
                <w:sz w:val="20"/>
                <w:szCs w:val="20"/>
                <w:vertAlign w:val="superscript"/>
              </w:rPr>
              <w:t>1</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2</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0A54AC">
              <w:rPr>
                <w:sz w:val="20"/>
                <w:szCs w:val="20"/>
                <w:vertAlign w:val="superscript"/>
              </w:rPr>
              <w:t>3</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proofErr w:type="gramStart"/>
            <w:r w:rsidRPr="005F0658">
              <w:rPr>
                <w:sz w:val="24"/>
                <w:szCs w:val="24"/>
              </w:rPr>
              <w:t>Rainfall:Temperature</w:t>
            </w:r>
            <w:proofErr w:type="spellEnd"/>
            <w:proofErr w:type="gram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proofErr w:type="gramStart"/>
            <w:r w:rsidRPr="005F0658">
              <w:rPr>
                <w:sz w:val="24"/>
                <w:szCs w:val="24"/>
              </w:rPr>
              <w:t>Denning:Temperature</w:t>
            </w:r>
            <w:proofErr w:type="spellEnd"/>
            <w:proofErr w:type="gram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proofErr w:type="gramStart"/>
            <w:r w:rsidRPr="005F0658">
              <w:rPr>
                <w:sz w:val="24"/>
                <w:szCs w:val="24"/>
              </w:rPr>
              <w:t>Rainfall:Temperature</w:t>
            </w:r>
            <w:proofErr w:type="spellEnd"/>
            <w:proofErr w:type="gram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proofErr w:type="gramStart"/>
            <w:r w:rsidRPr="005F0658">
              <w:rPr>
                <w:sz w:val="24"/>
                <w:szCs w:val="24"/>
              </w:rPr>
              <w:t>Denning:Temperature</w:t>
            </w:r>
            <w:proofErr w:type="spellEnd"/>
            <w:proofErr w:type="gram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0FE445A6" w:rsidR="00BF33EC" w:rsidRDefault="00187264" w:rsidP="007C2A70">
      <w:r w:rsidRPr="00FF5C01">
        <w:rPr>
          <w:noProof/>
          <w:lang w:eastAsia="en-GB"/>
        </w:rPr>
        <w:lastRenderedPageBreak/>
        <mc:AlternateContent>
          <mc:Choice Requires="wps">
            <w:drawing>
              <wp:anchor distT="0" distB="0" distL="114300" distR="114300" simplePos="0" relativeHeight="251658240" behindDoc="1" locked="0" layoutInCell="1" allowOverlap="1" wp14:anchorId="228BCB8F" wp14:editId="2B1B274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4E5CDD" w:rsidRPr="00EC0DAE" w:rsidRDefault="004E5CDD"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28BCB8F"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4E5CDD" w:rsidRPr="00EC0DAE" w:rsidRDefault="004E5CDD"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768A7C63" w:rsidR="00CF38D9" w:rsidRDefault="00CF38D9">
      <w:pPr>
        <w:spacing w:line="240" w:lineRule="auto"/>
        <w:ind w:firstLine="0"/>
        <w:rPr>
          <w:b/>
          <w:sz w:val="44"/>
          <w:szCs w:val="44"/>
        </w:rPr>
      </w:pP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406FCB99" w:rsidR="00CF38D9" w:rsidRDefault="00CF38D9">
      <w:pPr>
        <w:spacing w:line="240" w:lineRule="auto"/>
        <w:ind w:firstLine="0"/>
        <w:rPr>
          <w:b/>
          <w:sz w:val="44"/>
          <w:szCs w:val="44"/>
        </w:rPr>
      </w:pPr>
    </w:p>
    <w:p w14:paraId="7C3D7371" w14:textId="0B61E9F9" w:rsidR="00CF38D9" w:rsidRDefault="00E8108B">
      <w:pPr>
        <w:spacing w:line="240" w:lineRule="auto"/>
        <w:ind w:firstLine="0"/>
        <w:rPr>
          <w:b/>
          <w:sz w:val="44"/>
          <w:szCs w:val="44"/>
        </w:rPr>
      </w:pPr>
      <w:r>
        <w:rPr>
          <w:b/>
          <w:noProof/>
          <w:sz w:val="44"/>
          <w:szCs w:val="44"/>
          <w:lang w:eastAsia="en-GB"/>
        </w:rPr>
        <w:lastRenderedPageBreak/>
        <w:drawing>
          <wp:inline distT="0" distB="0" distL="0" distR="0" wp14:anchorId="035E181A" wp14:editId="515F82BD">
            <wp:extent cx="5727700" cy="3947469"/>
            <wp:effectExtent l="0" t="0" r="6350" b="0"/>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7700" cy="3947469"/>
                    </a:xfrm>
                    <a:prstGeom prst="rect">
                      <a:avLst/>
                    </a:prstGeom>
                    <a:noFill/>
                    <a:ln>
                      <a:noFill/>
                    </a:ln>
                  </pic:spPr>
                </pic:pic>
              </a:graphicData>
            </a:graphic>
          </wp:inline>
        </w:drawing>
      </w:r>
    </w:p>
    <w:p w14:paraId="53356F58" w14:textId="61112161" w:rsidR="008A289A" w:rsidRDefault="00187264">
      <w:pPr>
        <w:spacing w:line="240" w:lineRule="auto"/>
        <w:ind w:firstLine="0"/>
        <w:rPr>
          <w:b/>
          <w:sz w:val="44"/>
          <w:szCs w:val="44"/>
        </w:rPr>
      </w:pPr>
      <w:r>
        <w:rPr>
          <w:b/>
          <w:sz w:val="44"/>
          <w:szCs w:val="44"/>
        </w:rPr>
        <w:br w:type="page"/>
      </w: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4E5CDD" w:rsidRPr="00FE2BE1" w:rsidRDefault="004E5CDD"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4E5CDD" w:rsidRPr="00FE2BE1" w:rsidRDefault="004E5CDD"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7"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2" o:title=""/>
                </v:shape>
                <v:shape id="Picture 4" o:spid="_x0000_s1029"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3" o:title=""/>
                </v:shape>
                <v:shape id="Text Box 47" o:spid="_x0000_s1030"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4E5CDD" w:rsidRPr="00FE2BE1" w:rsidRDefault="004E5CDD"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4E5CDD" w:rsidRPr="00FE2BE1" w:rsidRDefault="004E5CDD"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4E5CDD" w:rsidRPr="00FE2BE1" w:rsidRDefault="004E5CDD"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2"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4E5CDD" w:rsidRPr="00FE2BE1" w:rsidRDefault="004E5CDD"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 xml:space="preserve">Figure S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7360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 xml:space="preserve">Figure S3 </w:t>
      </w:r>
      <w:r>
        <w:t xml:space="preserve">Percentage of hunts and total activity which fall in Morning, Midday, Evening and Night periods, and the percentage of bouts and total activity which spanned multiple time </w:t>
      </w:r>
      <w:proofErr w:type="gramStart"/>
      <w:r>
        <w:t>periods, and</w:t>
      </w:r>
      <w:proofErr w:type="gramEnd"/>
      <w:r>
        <w:t xml:space="preserve">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70528"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209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 xml:space="preserve">Distance to glades for wild dogs, impala and dikdik during morning, day, evening and </w:t>
      </w:r>
      <w:proofErr w:type="gramStart"/>
      <w:r>
        <w:t>night time</w:t>
      </w:r>
      <w:proofErr w:type="gramEnd"/>
      <w:r>
        <w:t xml:space="preserv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proofErr w:type="gramStart"/>
            <w:r w:rsidRPr="00A72D3C">
              <w:t>Earliest  start</w:t>
            </w:r>
            <w:proofErr w:type="gramEnd"/>
            <w:r w:rsidRPr="00A72D3C">
              <w:t xml:space="preserve">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77777777"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lastRenderedPageBreak/>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34C1E6CE" w14:textId="77777777" w:rsidR="00D608CE" w:rsidRDefault="00D608CE" w:rsidP="007C2A70"/>
    <w:p w14:paraId="0DC040FC" w14:textId="77777777" w:rsidR="00D608CE" w:rsidRDefault="00D608CE" w:rsidP="007C2A70"/>
    <w:p w14:paraId="2389B65A" w14:textId="77777777" w:rsidR="00D608CE" w:rsidRDefault="00D608CE" w:rsidP="007C2A70"/>
    <w:p w14:paraId="75255403" w14:textId="77777777" w:rsidR="00D608CE" w:rsidRDefault="00D608CE" w:rsidP="007C2A70"/>
    <w:p w14:paraId="3414F592" w14:textId="77777777" w:rsidR="00D608CE" w:rsidRDefault="00D608CE" w:rsidP="007C2A70"/>
    <w:p w14:paraId="231DACE5" w14:textId="77777777" w:rsidR="00D608CE" w:rsidRDefault="00D608CE" w:rsidP="007C2A70"/>
    <w:p w14:paraId="447E9246" w14:textId="77777777" w:rsidR="00D608CE" w:rsidRDefault="00D608CE" w:rsidP="007C2A70"/>
    <w:p w14:paraId="46BE7367" w14:textId="77777777" w:rsidR="00D608CE" w:rsidRDefault="00D608CE" w:rsidP="007C2A70"/>
    <w:p w14:paraId="135E0672" w14:textId="77777777" w:rsidR="00D608CE" w:rsidRDefault="00D608CE" w:rsidP="007C2A70"/>
    <w:p w14:paraId="1929F698" w14:textId="77777777" w:rsidR="00D608CE" w:rsidRDefault="00D608CE" w:rsidP="007C2A70"/>
    <w:p w14:paraId="79E5DB04" w14:textId="77777777" w:rsidR="00D608CE" w:rsidRDefault="00D608CE" w:rsidP="007C2A70"/>
    <w:p w14:paraId="02101255" w14:textId="77777777" w:rsidR="00D608CE" w:rsidRDefault="00D608CE" w:rsidP="007C2A70"/>
    <w:p w14:paraId="6C64EA4B" w14:textId="77777777" w:rsidR="00D608CE" w:rsidRDefault="00D608CE" w:rsidP="007C2A70"/>
    <w:p w14:paraId="780FF6E3" w14:textId="2D497D9C" w:rsidR="00BF33EC" w:rsidRPr="0050086D" w:rsidRDefault="00BF33EC" w:rsidP="002D202B">
      <w:pPr>
        <w:pStyle w:val="NoSpacing"/>
      </w:pPr>
      <w:r w:rsidRPr="0050086D">
        <w:rPr>
          <w:b/>
          <w:bCs/>
        </w:rPr>
        <w:lastRenderedPageBreak/>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proofErr w:type="gramStart"/>
            <w:r w:rsidRPr="00086E76">
              <w:t>Rainfall:Temperature</w:t>
            </w:r>
            <w:proofErr w:type="spellEnd"/>
            <w:proofErr w:type="gram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proofErr w:type="gramStart"/>
            <w:r w:rsidRPr="00086E76">
              <w:t>Denning:Temperature</w:t>
            </w:r>
            <w:proofErr w:type="spellEnd"/>
            <w:proofErr w:type="gram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proofErr w:type="gramStart"/>
            <w:r w:rsidRPr="00784903">
              <w:t>Rainfall:Temperature</w:t>
            </w:r>
            <w:proofErr w:type="spellEnd"/>
            <w:proofErr w:type="gram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proofErr w:type="gramStart"/>
            <w:r w:rsidRPr="00784903">
              <w:t>Denning:Temperature</w:t>
            </w:r>
            <w:proofErr w:type="spellEnd"/>
            <w:proofErr w:type="gram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A0004" w14:textId="77777777" w:rsidR="00E53A9A" w:rsidRDefault="00E53A9A" w:rsidP="007C2A70">
      <w:r>
        <w:separator/>
      </w:r>
    </w:p>
  </w:endnote>
  <w:endnote w:type="continuationSeparator" w:id="0">
    <w:p w14:paraId="083CAA78" w14:textId="77777777" w:rsidR="00E53A9A" w:rsidRDefault="00E53A9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4E5CDD" w:rsidRDefault="004E5CDD"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4E5CDD" w:rsidRDefault="004E5CDD"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4E5CDD" w:rsidRPr="00C90548" w:rsidRDefault="004E5CDD"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7</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4E5CDD" w:rsidRPr="00670977" w:rsidRDefault="004E5CDD"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4E5CDD" w:rsidRDefault="004E5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C719F" w14:textId="77777777" w:rsidR="00E53A9A" w:rsidRDefault="00E53A9A" w:rsidP="007C2A70">
      <w:r>
        <w:separator/>
      </w:r>
    </w:p>
  </w:footnote>
  <w:footnote w:type="continuationSeparator" w:id="0">
    <w:p w14:paraId="4590EDCA" w14:textId="77777777" w:rsidR="00E53A9A" w:rsidRDefault="00E53A9A"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4E5CDD" w:rsidRDefault="004E5CD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4E5CDD" w:rsidRDefault="004E5CD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4E5CDD" w:rsidRDefault="004E5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90"/>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6926"/>
    <w:rsid w:val="002F0530"/>
    <w:rsid w:val="002F53C0"/>
    <w:rsid w:val="00301111"/>
    <w:rsid w:val="00301C1E"/>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839B0"/>
    <w:rsid w:val="004875C8"/>
    <w:rsid w:val="00492AEA"/>
    <w:rsid w:val="004A6791"/>
    <w:rsid w:val="004B6878"/>
    <w:rsid w:val="004C064F"/>
    <w:rsid w:val="004C1984"/>
    <w:rsid w:val="004C3D17"/>
    <w:rsid w:val="004C6BE2"/>
    <w:rsid w:val="004D13CE"/>
    <w:rsid w:val="004D562B"/>
    <w:rsid w:val="004D73D3"/>
    <w:rsid w:val="004E395B"/>
    <w:rsid w:val="004E5CDD"/>
    <w:rsid w:val="004F3803"/>
    <w:rsid w:val="004F4472"/>
    <w:rsid w:val="004F68EB"/>
    <w:rsid w:val="004F77FA"/>
    <w:rsid w:val="005003B2"/>
    <w:rsid w:val="0050086D"/>
    <w:rsid w:val="0050266E"/>
    <w:rsid w:val="00502C29"/>
    <w:rsid w:val="0051519F"/>
    <w:rsid w:val="0051595D"/>
    <w:rsid w:val="00523945"/>
    <w:rsid w:val="0053028A"/>
    <w:rsid w:val="00530C63"/>
    <w:rsid w:val="005310DD"/>
    <w:rsid w:val="00531A83"/>
    <w:rsid w:val="00532014"/>
    <w:rsid w:val="00534F8D"/>
    <w:rsid w:val="00535032"/>
    <w:rsid w:val="005416DE"/>
    <w:rsid w:val="00541775"/>
    <w:rsid w:val="0054470C"/>
    <w:rsid w:val="00545F58"/>
    <w:rsid w:val="005500AA"/>
    <w:rsid w:val="005538DC"/>
    <w:rsid w:val="0055546E"/>
    <w:rsid w:val="005561FB"/>
    <w:rsid w:val="005578AA"/>
    <w:rsid w:val="00562A6C"/>
    <w:rsid w:val="00570C82"/>
    <w:rsid w:val="00572195"/>
    <w:rsid w:val="0057577E"/>
    <w:rsid w:val="0057674A"/>
    <w:rsid w:val="0058258A"/>
    <w:rsid w:val="0059137A"/>
    <w:rsid w:val="005A165C"/>
    <w:rsid w:val="005A64E5"/>
    <w:rsid w:val="005A6ED8"/>
    <w:rsid w:val="005A7E4A"/>
    <w:rsid w:val="005B2A48"/>
    <w:rsid w:val="005C37FD"/>
    <w:rsid w:val="005C5674"/>
    <w:rsid w:val="005D098C"/>
    <w:rsid w:val="005D10C7"/>
    <w:rsid w:val="005D2FC9"/>
    <w:rsid w:val="005D63BE"/>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2342B"/>
    <w:rsid w:val="0083426E"/>
    <w:rsid w:val="00834D7C"/>
    <w:rsid w:val="0083619F"/>
    <w:rsid w:val="00843587"/>
    <w:rsid w:val="00846EE8"/>
    <w:rsid w:val="00852139"/>
    <w:rsid w:val="008631A7"/>
    <w:rsid w:val="008643EC"/>
    <w:rsid w:val="00865A4E"/>
    <w:rsid w:val="008677F9"/>
    <w:rsid w:val="00871066"/>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95FD4"/>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2968"/>
    <w:rsid w:val="00C942C4"/>
    <w:rsid w:val="00CA1BB8"/>
    <w:rsid w:val="00CA24A3"/>
    <w:rsid w:val="00CA24CA"/>
    <w:rsid w:val="00CA2D5D"/>
    <w:rsid w:val="00CB0BAC"/>
    <w:rsid w:val="00CB0C0D"/>
    <w:rsid w:val="00CB4678"/>
    <w:rsid w:val="00CD27D7"/>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415BF"/>
    <w:rsid w:val="00D451B4"/>
    <w:rsid w:val="00D47CD1"/>
    <w:rsid w:val="00D54435"/>
    <w:rsid w:val="00D54E86"/>
    <w:rsid w:val="00D608CE"/>
    <w:rsid w:val="00D73E3F"/>
    <w:rsid w:val="00D7503C"/>
    <w:rsid w:val="00D816B5"/>
    <w:rsid w:val="00D84719"/>
    <w:rsid w:val="00D8675A"/>
    <w:rsid w:val="00D95E16"/>
    <w:rsid w:val="00DA105C"/>
    <w:rsid w:val="00DA10DC"/>
    <w:rsid w:val="00DB388E"/>
    <w:rsid w:val="00DB5A4F"/>
    <w:rsid w:val="00DB5DE8"/>
    <w:rsid w:val="00DB636C"/>
    <w:rsid w:val="00DB7DE9"/>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3A9A"/>
    <w:rsid w:val="00E57B8C"/>
    <w:rsid w:val="00E60CF4"/>
    <w:rsid w:val="00E666A7"/>
    <w:rsid w:val="00E70875"/>
    <w:rsid w:val="00E8108B"/>
    <w:rsid w:val="00E82390"/>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4D9B"/>
    <w:rsid w:val="00F66957"/>
    <w:rsid w:val="00F6753A"/>
    <w:rsid w:val="00F70E6A"/>
    <w:rsid w:val="00F73FD3"/>
    <w:rsid w:val="00F76591"/>
    <w:rsid w:val="00F77CAD"/>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E2B80705-83A7-47C7-A65F-600E23696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5"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hyperlink" Target="http://CRAN.R-project.org/package=nlme"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19FDA-AFC5-4FEE-A7CE-6AFE8ADA4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42</Pages>
  <Words>20578</Words>
  <Characters>117300</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7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5</cp:revision>
  <dcterms:created xsi:type="dcterms:W3CDTF">2020-02-17T11:29:00Z</dcterms:created>
  <dcterms:modified xsi:type="dcterms:W3CDTF">2020-02-1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